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6E842667" w14:textId="5EC226FE" w:rsidR="000033F0" w:rsidRDefault="000033F0" w:rsidP="003B04F5">
      <w:pPr>
        <w:rPr>
          <w:b/>
          <w:bCs/>
        </w:rPr>
      </w:pPr>
    </w:p>
    <w:p w14:paraId="595EB590" w14:textId="2168469B" w:rsidR="000033F0" w:rsidRDefault="000033F0" w:rsidP="003B04F5">
      <w:pPr>
        <w:rPr>
          <w:b/>
          <w:bCs/>
        </w:rPr>
      </w:pPr>
    </w:p>
    <w:p w14:paraId="3869745D" w14:textId="40A1D546" w:rsidR="000033F0" w:rsidRDefault="000033F0" w:rsidP="003B04F5">
      <w:pPr>
        <w:rPr>
          <w:b/>
          <w:bCs/>
        </w:rPr>
      </w:pPr>
    </w:p>
    <w:p w14:paraId="1B7FAED5" w14:textId="0C62D109" w:rsidR="000033F0" w:rsidRDefault="000033F0" w:rsidP="003B04F5">
      <w:pPr>
        <w:rPr>
          <w:b/>
          <w:bCs/>
        </w:rPr>
      </w:pPr>
    </w:p>
    <w:p w14:paraId="45FA0DD3" w14:textId="24F14367" w:rsidR="000033F0" w:rsidRDefault="000033F0" w:rsidP="003B04F5">
      <w:pPr>
        <w:rPr>
          <w:b/>
          <w:bCs/>
        </w:rPr>
      </w:pPr>
    </w:p>
    <w:p w14:paraId="56B38189" w14:textId="3F7D4AAC" w:rsidR="000033F0" w:rsidRDefault="000033F0" w:rsidP="003B04F5">
      <w:pPr>
        <w:rPr>
          <w:b/>
          <w:bCs/>
        </w:rPr>
      </w:pPr>
    </w:p>
    <w:p w14:paraId="44A68386" w14:textId="431079C1" w:rsidR="000033F0" w:rsidRDefault="000033F0" w:rsidP="003B04F5">
      <w:pPr>
        <w:rPr>
          <w:b/>
          <w:bCs/>
        </w:rPr>
      </w:pPr>
    </w:p>
    <w:p w14:paraId="6A1BC54A" w14:textId="466CA277" w:rsidR="000033F0" w:rsidRDefault="000033F0" w:rsidP="003B04F5">
      <w:pPr>
        <w:rPr>
          <w:b/>
          <w:bCs/>
        </w:rPr>
      </w:pPr>
    </w:p>
    <w:p w14:paraId="50A18F5D" w14:textId="6105BE59" w:rsidR="000033F0" w:rsidRDefault="000033F0"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3C212F0E" w14:textId="60170F97" w:rsidR="000033F0" w:rsidRDefault="000033F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E5D1E"/>
    <w:rsid w:val="002313E0"/>
    <w:rsid w:val="0023660E"/>
    <w:rsid w:val="00245F16"/>
    <w:rsid w:val="002A7644"/>
    <w:rsid w:val="002E1E62"/>
    <w:rsid w:val="002E64B6"/>
    <w:rsid w:val="00323F22"/>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5247A"/>
    <w:rsid w:val="006C578A"/>
    <w:rsid w:val="006E15F7"/>
    <w:rsid w:val="006F1F22"/>
    <w:rsid w:val="00705E0A"/>
    <w:rsid w:val="00722B34"/>
    <w:rsid w:val="007348EC"/>
    <w:rsid w:val="00810807"/>
    <w:rsid w:val="00895054"/>
    <w:rsid w:val="008B6ED5"/>
    <w:rsid w:val="00902984"/>
    <w:rsid w:val="00905CAB"/>
    <w:rsid w:val="009A5F96"/>
    <w:rsid w:val="00AD7102"/>
    <w:rsid w:val="00AE1F2E"/>
    <w:rsid w:val="00AE4067"/>
    <w:rsid w:val="00B233C8"/>
    <w:rsid w:val="00B44A6F"/>
    <w:rsid w:val="00B80346"/>
    <w:rsid w:val="00B90CCA"/>
    <w:rsid w:val="00B96B41"/>
    <w:rsid w:val="00BC63ED"/>
    <w:rsid w:val="00C74533"/>
    <w:rsid w:val="00C92273"/>
    <w:rsid w:val="00CA4543"/>
    <w:rsid w:val="00CC1B06"/>
    <w:rsid w:val="00CF12E8"/>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9</TotalTime>
  <Pages>16</Pages>
  <Words>4939</Words>
  <Characters>2815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6</cp:revision>
  <dcterms:created xsi:type="dcterms:W3CDTF">2021-04-15T08:02:00Z</dcterms:created>
  <dcterms:modified xsi:type="dcterms:W3CDTF">2021-07-0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